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C1531" w:rsidRPr="00F85FDB" w:rsidRDefault="004C1531" w:rsidP="004C1531">
      <w:pPr>
        <w:pStyle w:val="ListParagraph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  <w:bookmarkStart w:id="0" w:name="_Toc172007196"/>
      <w:r w:rsidRPr="00F85FDB">
        <w:rPr>
          <w:rFonts w:ascii="Times New Roman" w:hAnsi="Times New Roman" w:cs="Times New Roman"/>
          <w:b/>
          <w:sz w:val="24"/>
          <w:szCs w:val="24"/>
        </w:rPr>
        <w:t>DAFTAR PUSTAKA</w:t>
      </w:r>
      <w:bookmarkEnd w:id="0"/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F85FDB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F85FDB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Anis, Rohmah fatur. 2021. “Hubungan Peran Keluarga Dalam Memberikan Dukungan Terhadap Pencegahan Peningkatan Asam Urat Pada Lansia Di Dusun Paseban Mangunrejo Kecamatan Kebonagung Kabupaten Demak.” 6(1)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Firdayanti. 2019. “Perbedaan Jenis Kelamin Dan Usia Terhadap Kadar Asam Urat Pada Penderita Hiperurisemia.” 8(12)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Ghifari, Zhaka. 2019. “Efektifitas Pemberian Kompres Jahe Merah Dan Hangat Terhadap Penurunan Nyeri Pada Penderita Asam Urat Di Desa Madigundo Kecamatan Takeran Kabupaten Magetan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Progress in Retinal and Eye Research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561(3): S2–3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Madoni, Abri. 2018. “Pengaruh Kompres Hangat Memakai Parutan Jahe Terhadap Penurunan Intensitas Nyeri Gout Arthritis Pada Lansia Di Wilayah Kerja Puskesmas Lubuk Begalung Tahun 2017.” XII(79): 1–7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Nugroho, Heryanto Adi, and Sunarsih Sunarsih. 2022. “Terapi Kompres Hangat Untuk Menurunkan Nyeri Sendi Pada Lansia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Holistic Nursing Care Approach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2(1): 35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Parmilah. 2022. “Upaya Mengurangi Nyeri Kronis Gout Arthritis Dengan Air Rebusan Daun Salam Studi Kasus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eperawatan dan Kesehatan Alkautsar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1(1): 1–8. https://www.google.co.id/books/edition/Upaya_Mengurangi_Nyeri_Persalinan_dengan/Bn4GEAAAQBAJ?hl=en&amp;gbpv=1&amp;dq=Upaya+Mengurangi+Nyeri+Persalinan+Dengan+Metode+Akupresur&amp;pg=PA96&amp;printsec=frontcover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PPNI. 2023. “Diagnosa Keperawatan Sebagai Bagian Penting Dalam Asuhan Keperawatan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OSF Preprints</w:t>
      </w:r>
      <w:r w:rsidRPr="00F85FDB">
        <w:rPr>
          <w:rFonts w:ascii="Times New Roman" w:hAnsi="Times New Roman" w:cs="Times New Roman"/>
          <w:noProof/>
          <w:sz w:val="24"/>
          <w:szCs w:val="24"/>
        </w:rPr>
        <w:t>: 1–9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Radharani, Radhika. 2020. “Warm Ginger Compress to Decrease Pain Intensity in Patients with Arthritis Gout.” 11(1): 573–78. https://akper-sandikarsa.e-journal.id/JIKSH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Sani, Fakhrudin Nasrul, and Annisa Cindy Nurul Afni. 2019. “Pengaruh Pemberian Jus Sirsak (Annona Muricata Linn) Terhadap Kadar Asam Urat Pada Lansia Dengan Gout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Dinamika Kesehatan Jurnal Kebidanan Dan Keperawatan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10(2): 634–45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Radhika. 2019. “Pengkajian Keperawatan.” : 1–23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Sumampouw, Oksfriani Jufri, Odi Roni Pinontoan, and Jeini Ester Nelwan. 2023. “Edukasi Dan Promosi Kesehatan Dalam Upaya Pencegahan Dan Pengendalian Penyakit Tidak Menular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Bangsa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1(9): 2081–87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Tjahya, Aryasa. 2019. “Penilaian Nyeri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Academia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: 133–63. </w:t>
      </w:r>
      <w:r w:rsidRPr="00F85FDB">
        <w:rPr>
          <w:rFonts w:ascii="Times New Roman" w:hAnsi="Times New Roman" w:cs="Times New Roman"/>
          <w:noProof/>
          <w:sz w:val="24"/>
          <w:szCs w:val="24"/>
        </w:rPr>
        <w:lastRenderedPageBreak/>
        <w:t>http://www.academia.edu/download/49499859/pemeriksan-dan-penilaian-nyeri.pdf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Widiyanto. 2022. “Pengabdian Masyarakat: Inovasi Senam Peregangan Sendi Sebagai Upaya Promotif Dan Preventif Terhadap Peningkatan Kadar Asam Urat Pada Lansia Di Dusun Sokokerep, Desa Garangan, Kecamatan Wonosamodro Kabupaten Boyolali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JAM: Jurnal Abdi Masyarakat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3(1): 33–40. http://jurnal.globalhealthsciencegroup.com/index.php/JPM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Wiraputra, Andy. 2017. “Gouth Arthritis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Jurnal e-Biomedik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1(1): 1–42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Yankes.kemkes. 2022. “Direktorat Jenderal Pelayanan Kesehatan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Kementerian Kesehatan RI</w:t>
      </w:r>
      <w:r w:rsidRPr="00F85FDB">
        <w:rPr>
          <w:rFonts w:ascii="Times New Roman" w:hAnsi="Times New Roman" w:cs="Times New Roman"/>
          <w:noProof/>
          <w:sz w:val="24"/>
          <w:szCs w:val="24"/>
        </w:rPr>
        <w:t>. https://yankes.kemkes.go.id/view_artikel/372/bahaya-perokok-pasif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>Yankusuma. 2016. “Prevelensi Asam Urat Jawa Tengah.” : 1–23.</w:t>
      </w:r>
    </w:p>
    <w:p w:rsidR="004C1531" w:rsidRPr="00F85FDB" w:rsidRDefault="004C1531" w:rsidP="004C153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Zein, Vadilla rachma. 2022. “Pengaruh Terapi Akupresur Dalam Menurunkan Nyeri Pada Lansia Dengan Asam Urat Di Balai Pelayanan Sosial Dewanata Cilacap.” </w:t>
      </w:r>
      <w:r w:rsidRPr="00F85FDB">
        <w:rPr>
          <w:rFonts w:ascii="Times New Roman" w:hAnsi="Times New Roman" w:cs="Times New Roman"/>
          <w:i/>
          <w:iCs/>
          <w:noProof/>
          <w:sz w:val="24"/>
          <w:szCs w:val="24"/>
        </w:rPr>
        <w:t>Sentani Nursing Journal</w:t>
      </w:r>
      <w:r w:rsidRPr="00F85FDB">
        <w:rPr>
          <w:rFonts w:ascii="Times New Roman" w:hAnsi="Times New Roman" w:cs="Times New Roman"/>
          <w:noProof/>
          <w:sz w:val="24"/>
          <w:szCs w:val="24"/>
        </w:rPr>
        <w:t xml:space="preserve"> 5(1): 1–7.</w:t>
      </w:r>
    </w:p>
    <w:p w:rsidR="001743DE" w:rsidRDefault="004C1531" w:rsidP="004C1531">
      <w:r w:rsidRPr="00F85FDB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1" w:name="_GoBack"/>
      <w:bookmarkEnd w:id="1"/>
    </w:p>
    <w:sectPr w:rsidR="001743DE" w:rsidSect="004C1531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C1531"/>
    <w:rsid w:val="00122F15"/>
    <w:rsid w:val="004C1531"/>
    <w:rsid w:val="006A3D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A14F857-DD40-4BB2-987F-9C4526F86C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C1531"/>
    <w:pPr>
      <w:spacing w:after="200" w:line="276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Heading 2 Char1,Char Char,List Paragraph1,PARAGRAF,SUB-TITLE,UGEX'Z,Heading 1 Char1,Gambar,Sub bab"/>
    <w:basedOn w:val="Normal"/>
    <w:link w:val="ListParagraphChar"/>
    <w:qFormat/>
    <w:rsid w:val="004C1531"/>
    <w:pPr>
      <w:ind w:left="720"/>
      <w:contextualSpacing/>
    </w:pPr>
  </w:style>
  <w:style w:type="character" w:customStyle="1" w:styleId="ListParagraphChar">
    <w:name w:val="List Paragraph Char"/>
    <w:aliases w:val="Body of text Char,Heading 2 Char1 Char,Char Char Char,List Paragraph1 Char,PARAGRAF Char,SUB-TITLE Char,UGEX'Z Char,Heading 1 Char1 Char,Gambar Char,Sub bab Char"/>
    <w:basedOn w:val="DefaultParagraphFont"/>
    <w:link w:val="ListParagraph"/>
    <w:qFormat/>
    <w:rsid w:val="004C1531"/>
    <w:rPr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57</Words>
  <Characters>2606</Characters>
  <Application>Microsoft Office Word</Application>
  <DocSecurity>0</DocSecurity>
  <Lines>21</Lines>
  <Paragraphs>6</Paragraphs>
  <ScaleCrop>false</ScaleCrop>
  <Company/>
  <LinksUpToDate>false</LinksUpToDate>
  <CharactersWithSpaces>3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rver</dc:creator>
  <cp:keywords/>
  <dc:description/>
  <cp:lastModifiedBy>Server</cp:lastModifiedBy>
  <cp:revision>1</cp:revision>
  <dcterms:created xsi:type="dcterms:W3CDTF">2024-07-16T07:56:00Z</dcterms:created>
  <dcterms:modified xsi:type="dcterms:W3CDTF">2024-07-16T07:56:00Z</dcterms:modified>
</cp:coreProperties>
</file>